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Claire D. Gleason, Cody M. Cousineau, JeAnna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bookmarkStart w:id="0" w:name="_GoBack"/>
      <w:bookmarkEnd w:id="0"/>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not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92C5581"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t xml:space="preserve">Total ketone bodies were determined using the </w:t>
      </w:r>
      <w:r w:rsidRPr="00425D66">
        <w:t xml:space="preserve">Wako Autokit Total Ketone Bodies: </w:t>
      </w:r>
      <w:r>
        <w:t>(</w:t>
      </w:r>
      <w:r w:rsidRPr="00425D66">
        <w:t>Cat#'s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Biotek)</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mM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CF2D6D">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starting at approximately ZT2 and blood was drawn via tail vein.  Glucose was determined using an Accuchek glucometer.  Insulin (Humulin HR from Lily) was injected at 0.75 mU/g of lean mass (as determined via echoMRI).  Blood glucose was determined at 15 minute intervals.</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F5F6F30" w:rsidR="003E4C58" w:rsidRPr="007C37D9"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11.8 and 10.4 fold induction of total ketone bodies in male and female mice respectively relative to control diets (p&lt;0.001, Figure 1F).  </w:t>
      </w:r>
    </w:p>
    <w:p w14:paraId="532211B9" w14:textId="172676D1" w:rsidR="007C37D9" w:rsidRPr="007C37D9" w:rsidRDefault="003E4C58" w:rsidP="003E4C58">
      <w:r>
        <w:t xml:space="preserve"> </w:t>
      </w:r>
      <w:r w:rsidR="00D17276">
        <w:t>(Figure 1</w:t>
      </w:r>
      <w:r w:rsidR="00EC6185">
        <w:t>E</w:t>
      </w:r>
      <w:r w:rsidR="00D17276">
        <w:t xml:space="preserve">).  </w:t>
      </w:r>
      <w:r w:rsidR="00BD701D">
        <w:t xml:space="preserve">Upon sacrifice, we measured the levels of GDF15 in the blood and found </w:t>
      </w:r>
      <w:r w:rsidR="00E32D7B">
        <w:t>11.8 and 10.4 fold induction of total ketone bodies in male and female mice respectively</w:t>
      </w:r>
      <w:r w:rsidR="00BD701D">
        <w:t xml:space="preserve"> (</w:t>
      </w:r>
      <w:r w:rsidR="00E32D7B">
        <w:t xml:space="preserve">p&lt;0.001, </w:t>
      </w:r>
      <w:r w:rsidR="00BD701D">
        <w:t>Figure 1</w:t>
      </w:r>
      <w:r w:rsidR="00EC6185">
        <w:t>F</w:t>
      </w:r>
      <w:r w:rsidR="00BD701D">
        <w:t xml:space="preserve">).  </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77777777" w:rsidR="00D60CFE" w:rsidRPr="007C37D9" w:rsidRDefault="00D60CFE" w:rsidP="00D60CFE">
      <w:r>
        <w:t>While GDF15 is likely made in many tissues, due to the key role of the liver in responses to ketogenic diets, we examined liver mRNA expression and found a similar XXX in both male and female mice.  In a subsequent cohort of male mice, we evaluated GDF15 levels at both one and four weeks of CD or KD treatment and found XXX.</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this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p</w:t>
      </w:r>
      <w:r w:rsidR="00B55A26" w:rsidRPr="00B55A26">
        <w:rPr>
          <w:vertAlign w:val="subscript"/>
        </w:rPr>
        <w:t>interaction</w:t>
      </w:r>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r w:rsidRPr="0098529C">
        <w:rPr>
          <w:i/>
          <w:shd w:val="clear" w:color="auto" w:fill="FFFFFF"/>
        </w:rPr>
        <w:t>Gfral</w:t>
      </w:r>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w:t>
      </w:r>
      <w:r w:rsidRPr="0098529C">
        <w:rPr>
          <w:shd w:val="clear" w:color="auto" w:fill="FFFFFF"/>
        </w:rPr>
        <w:lastRenderedPageBreak/>
        <w:t xml:space="preserve">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to RJS, as well as a MCubed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r w:rsidR="00DA6600">
        <w:rPr>
          <w:rFonts w:eastAsia="Times New Roman"/>
          <w:shd w:val="clear" w:color="auto" w:fill="FFFFFF"/>
        </w:rPr>
        <w:t>Hyeran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RJS receives financial support from Novo Nordisk, Janssen, Zafgen, Kallyope, and Medimune. He has also served as a paid consultant for Novo Nordisk, Janssen, Kallyope, and Scohia. MGM receives research support from Novo Nordisk and MedImmu</w:t>
      </w:r>
      <w:r>
        <w:rPr>
          <w:rFonts w:eastAsia="Times New Roman"/>
          <w:shd w:val="clear" w:color="auto" w:fill="FFFFFF"/>
        </w:rPr>
        <w:t>ne</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lastRenderedPageBreak/>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w:t>
      </w:r>
      <w:r w:rsidRPr="007F1182">
        <w:rPr>
          <w:rFonts w:ascii="Century Schoolbook" w:hAnsi="Century Schoolbook" w:cs="Times New Roman"/>
          <w:noProof/>
        </w:rPr>
        <w:lastRenderedPageBreak/>
        <w:t xml:space="preserve">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lastRenderedPageBreak/>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r w:rsidRPr="00D17276">
              <w:t>RRID:IMSR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r w:rsidRPr="00496561">
              <w:rPr>
                <w:bCs/>
              </w:rPr>
              <w:t>RRID:CVCL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E755B"/>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B767F"/>
    <w:rsid w:val="009C0806"/>
    <w:rsid w:val="009E3923"/>
    <w:rsid w:val="009F57B1"/>
    <w:rsid w:val="00A008C7"/>
    <w:rsid w:val="00A2647E"/>
    <w:rsid w:val="00A31956"/>
    <w:rsid w:val="00A857D5"/>
    <w:rsid w:val="00AD2F62"/>
    <w:rsid w:val="00AF42BC"/>
    <w:rsid w:val="00AF6D0B"/>
    <w:rsid w:val="00B55A26"/>
    <w:rsid w:val="00BD701D"/>
    <w:rsid w:val="00C57D5F"/>
    <w:rsid w:val="00C70284"/>
    <w:rsid w:val="00CA1206"/>
    <w:rsid w:val="00CF2D6D"/>
    <w:rsid w:val="00D17276"/>
    <w:rsid w:val="00D60CFE"/>
    <w:rsid w:val="00D957CE"/>
    <w:rsid w:val="00DA6600"/>
    <w:rsid w:val="00E32D7B"/>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5D9C63-ACDF-A148-871A-01FF983DB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1</Pages>
  <Words>19848</Words>
  <Characters>113138</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
  <cp:revision>41</cp:revision>
  <dcterms:created xsi:type="dcterms:W3CDTF">2020-02-05T19:13:00Z</dcterms:created>
  <dcterms:modified xsi:type="dcterms:W3CDTF">2020-02-27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